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AD60AD" w14:textId="0D41E7DD" w:rsidR="00135D0A" w:rsidRPr="00893226" w:rsidRDefault="00135D0A" w:rsidP="00135D0A">
      <w:pPr>
        <w:pStyle w:val="Heading2"/>
        <w:widowControl w:val="0"/>
        <w:spacing w:line="480" w:lineRule="auto"/>
        <w:rPr>
          <w:lang w:val="en-CA"/>
        </w:rPr>
      </w:pPr>
      <w:bookmarkStart w:id="0" w:name="_Toc107827639"/>
      <w:bookmarkStart w:id="1" w:name="_Toc108537000"/>
      <w:r w:rsidRPr="00893226">
        <w:rPr>
          <w:lang w:val="en-CA"/>
        </w:rPr>
        <w:t>Supporting Information</w:t>
      </w:r>
      <w:r w:rsidR="00893226" w:rsidRPr="00893226">
        <w:rPr>
          <w:lang w:val="en-CA"/>
        </w:rPr>
        <w:t>: Methods</w:t>
      </w:r>
      <w:r w:rsidRPr="00893226">
        <w:rPr>
          <w:lang w:val="en-CA"/>
        </w:rPr>
        <w:t xml:space="preserve"> </w:t>
      </w:r>
    </w:p>
    <w:p w14:paraId="6C62A902" w14:textId="2A8E2712"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rticle title</w:t>
      </w:r>
      <w:r w:rsidRPr="00893226">
        <w:rPr>
          <w:rFonts w:ascii="Times New Roman" w:hAnsi="Times New Roman" w:cs="Times New Roman"/>
        </w:rPr>
        <w:t xml:space="preserve">: </w:t>
      </w:r>
      <w:sdt>
        <w:sdtPr>
          <w:rPr>
            <w:rFonts w:ascii="Times New Roman" w:hAnsi="Times New Roman" w:cs="Times New Roman"/>
          </w:rPr>
          <w:alias w:val="Insert article title here"/>
          <w:tag w:val="Insert article title here"/>
          <w:id w:val="-131337230"/>
          <w:placeholder>
            <w:docPart w:val="B2973C066DB346CA9B69F491FD975E4A"/>
          </w:placeholder>
        </w:sdtPr>
        <w:sdtContent>
          <w:r w:rsidR="003452CB" w:rsidRPr="003452CB">
            <w:rPr>
              <w:rFonts w:ascii="Times New Roman" w:hAnsi="Times New Roman" w:cs="Times New Roman"/>
            </w:rPr>
            <w:t xml:space="preserve">Intraspecific variation in responses to extreme and moderate temperature stress in the wild species, </w:t>
          </w:r>
          <w:r w:rsidR="003452CB" w:rsidRPr="003452CB">
            <w:rPr>
              <w:rFonts w:ascii="Times New Roman" w:hAnsi="Times New Roman" w:cs="Times New Roman"/>
              <w:i/>
              <w:iCs/>
            </w:rPr>
            <w:t>Solanum carolinense</w:t>
          </w:r>
          <w:r w:rsidR="003452CB" w:rsidRPr="003452CB">
            <w:rPr>
              <w:rFonts w:ascii="Times New Roman" w:hAnsi="Times New Roman" w:cs="Times New Roman"/>
            </w:rPr>
            <w:t xml:space="preserve"> (Solanaceae)</w:t>
          </w:r>
        </w:sdtContent>
      </w:sdt>
    </w:p>
    <w:p w14:paraId="1FFA9B9A" w14:textId="77777777" w:rsidR="00135D0A" w:rsidRPr="00893226" w:rsidRDefault="00135D0A" w:rsidP="00135D0A">
      <w:pPr>
        <w:spacing w:after="240"/>
        <w:rPr>
          <w:rFonts w:ascii="Times New Roman" w:hAnsi="Times New Roman" w:cs="Times New Roman"/>
        </w:rPr>
      </w:pPr>
      <w:r w:rsidRPr="00893226">
        <w:rPr>
          <w:rFonts w:ascii="Times New Roman" w:hAnsi="Times New Roman" w:cs="Times New Roman"/>
          <w:b/>
          <w:bCs/>
        </w:rPr>
        <w:t>Authors</w:t>
      </w:r>
      <w:r w:rsidRPr="00893226">
        <w:rPr>
          <w:rFonts w:ascii="Times New Roman" w:hAnsi="Times New Roman" w:cs="Times New Roman"/>
        </w:rPr>
        <w:t xml:space="preserve">: </w:t>
      </w:r>
      <w:sdt>
        <w:sdtPr>
          <w:rPr>
            <w:rFonts w:ascii="Times New Roman" w:hAnsi="Times New Roman" w:cs="Times New Roman"/>
          </w:rPr>
          <w:alias w:val="Insert author details here"/>
          <w:tag w:val="Insert author details here"/>
          <w:id w:val="-1841385639"/>
          <w:placeholder>
            <w:docPart w:val="19D9B1E52CE14D4F8CB49982FD81AD6E"/>
          </w:placeholder>
        </w:sdtPr>
        <w:sdtContent>
          <w:r w:rsidRPr="00893226">
            <w:rPr>
              <w:rFonts w:ascii="Times New Roman" w:hAnsi="Times New Roman" w:cs="Times New Roman"/>
            </w:rPr>
            <w:t>Emma K. Chandler, Steven E. Travers</w:t>
          </w:r>
        </w:sdtContent>
      </w:sdt>
    </w:p>
    <w:p w14:paraId="6C302FBF" w14:textId="77777777" w:rsidR="00135D0A" w:rsidRPr="00893226" w:rsidRDefault="00135D0A" w:rsidP="00135D0A">
      <w:pPr>
        <w:spacing w:after="240"/>
        <w:rPr>
          <w:rStyle w:val="Hyperlink"/>
          <w:rFonts w:ascii="Times New Roman" w:hAnsi="Times New Roman" w:cs="Times New Roman"/>
        </w:rPr>
      </w:pPr>
      <w:r w:rsidRPr="00893226">
        <w:rPr>
          <w:rFonts w:ascii="Times New Roman" w:hAnsi="Times New Roman" w:cs="Times New Roman"/>
          <w:b/>
          <w:bCs/>
        </w:rPr>
        <w:t>Corresponding author</w:t>
      </w:r>
      <w:r w:rsidRPr="00893226">
        <w:rPr>
          <w:rFonts w:ascii="Times New Roman" w:hAnsi="Times New Roman" w:cs="Times New Roman"/>
        </w:rPr>
        <w:t xml:space="preserve">: Steven E. Travers, North Dakota State University Biological Sciences Department, </w:t>
      </w:r>
      <w:hyperlink r:id="rId4" w:history="1">
        <w:r w:rsidRPr="00893226">
          <w:rPr>
            <w:rStyle w:val="Hyperlink"/>
            <w:rFonts w:ascii="Times New Roman" w:hAnsi="Times New Roman" w:cs="Times New Roman"/>
          </w:rPr>
          <w:t>steven.travers@ndsu.edu</w:t>
        </w:r>
      </w:hyperlink>
    </w:p>
    <w:p w14:paraId="28124B54" w14:textId="77777777" w:rsidR="00893226" w:rsidRDefault="00893226" w:rsidP="00135D0A">
      <w:pPr>
        <w:pStyle w:val="GS3"/>
      </w:pPr>
      <w:bookmarkStart w:id="2" w:name="_Toc107827658"/>
      <w:bookmarkStart w:id="3" w:name="_Toc108537020"/>
      <w:bookmarkEnd w:id="0"/>
      <w:bookmarkEnd w:id="1"/>
    </w:p>
    <w:p w14:paraId="3DC93127" w14:textId="2F27CAAF" w:rsidR="00B97031" w:rsidRPr="00135D0A" w:rsidRDefault="00B97031" w:rsidP="00B97031">
      <w:pPr>
        <w:pStyle w:val="GS4"/>
        <w:spacing w:line="360" w:lineRule="auto"/>
        <w:rPr>
          <w:i w:val="0"/>
          <w:iCs/>
        </w:rPr>
      </w:pPr>
      <w:r>
        <w:rPr>
          <w:i w:val="0"/>
          <w:iCs/>
        </w:rPr>
        <w:t xml:space="preserve">Experiment </w:t>
      </w:r>
      <w:r>
        <w:rPr>
          <w:i w:val="0"/>
          <w:iCs/>
        </w:rPr>
        <w:t>1</w:t>
      </w:r>
      <w:r>
        <w:rPr>
          <w:i w:val="0"/>
          <w:iCs/>
        </w:rPr>
        <w:t xml:space="preserve">: Vegetative traits </w:t>
      </w:r>
    </w:p>
    <w:p w14:paraId="6A6F873F" w14:textId="77777777" w:rsidR="00B97031" w:rsidRDefault="00B97031" w:rsidP="00B97031">
      <w:pPr>
        <w:pStyle w:val="GS4"/>
        <w:spacing w:line="360" w:lineRule="auto"/>
      </w:pPr>
      <w:r>
        <w:t>Cell Membrane Stability</w:t>
      </w:r>
    </w:p>
    <w:p w14:paraId="53A4732C" w14:textId="77777777" w:rsidR="00B97031" w:rsidRDefault="00B97031" w:rsidP="00B97031">
      <w:pPr>
        <w:pStyle w:val="BodyDoubleSpace05FirstLine"/>
      </w:pPr>
      <w:r>
        <w:t xml:space="preserve">In order to estimate tolerance of leaves to both heat and cold, we examined the cellular stability of leaf material when exposed to relatively high and low temperatures.  We used a handheld conductivity meter to measure cell membrane stability (CMS) of leaves after a temperature treatment following the protocol of Gajanayake et al. </w:t>
      </w:r>
      <w:r>
        <w:fldChar w:fldCharType="begin"/>
      </w:r>
      <w:r>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2011)</w:t>
      </w:r>
      <w:r>
        <w:fldChar w:fldCharType="end"/>
      </w:r>
      <w:r>
        <w:t xml:space="preserve"> and Fang and To </w:t>
      </w:r>
      <w:r>
        <w:fldChar w:fldCharType="begin"/>
      </w:r>
      <w:r>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fldChar w:fldCharType="separate"/>
      </w:r>
      <w:r>
        <w:rPr>
          <w:noProof/>
        </w:rPr>
        <w:t>(2016)</w:t>
      </w:r>
      <w:r>
        <w:fldChar w:fldCharType="end"/>
      </w:r>
      <w:r>
        <w:t xml:space="preserve">. Two large, intact leaves were removed from the middle of a plant and rinsed with deionized water. One leaf was used for the high temperature treatment and the second leaf was used for the cold temperature treatment. Twenty rounds per leaf were punched from each leaf with a hole puncher. Ten of the 20 leaf rounds were placed in a test tube for each temperature treatment (high or low) and 10 were placed in a test tube for a control treatment. </w:t>
      </w:r>
    </w:p>
    <w:p w14:paraId="66E33F6A" w14:textId="77777777" w:rsidR="00B97031" w:rsidRDefault="00B97031" w:rsidP="00B97031">
      <w:pPr>
        <w:pStyle w:val="BodyDoubleSpace05FirstLine"/>
      </w:pPr>
      <w:r>
        <w:t xml:space="preserve">Prior to the high temperature treatment, 10 mL of deionized water was added to the control and temperature treatment test tubes. The high temperature treatment test tubes were placed in a water bath at 55°C for 20 minutes, while the control test tubes were left at room temperature. After exposure to heat, the heat treatment tube was moved to room temperature for 10 minutes prior to the first conductivity measurement. </w:t>
      </w:r>
    </w:p>
    <w:p w14:paraId="3704BCF2" w14:textId="77777777" w:rsidR="00B97031" w:rsidRDefault="00B97031" w:rsidP="00B97031">
      <w:pPr>
        <w:pStyle w:val="BodyDoubleSpace05FirstLine"/>
      </w:pPr>
      <w:r>
        <w:t xml:space="preserve">The low temperature treatment test tubes were placed without water at 10°C for 24 hours followed by 24 hours at 4°C to acclimate the leaf rounds to cooler temperatures. The treatment </w:t>
      </w:r>
      <w:r>
        <w:lastRenderedPageBreak/>
        <w:t xml:space="preserve">tubes were then placed at -18°C for 1 hour. The control treatment tubes remained at room temperature for the total 49 hours. After the temperature treatment, 10 mL of deionized water were added to all tubes for both the treatment and control. The tubes were placed at room temperature for 1 hour prior to the first conductivity measurement. </w:t>
      </w:r>
    </w:p>
    <w:p w14:paraId="4BD157EB" w14:textId="77777777" w:rsidR="00B97031" w:rsidRDefault="00B97031" w:rsidP="00B97031">
      <w:pPr>
        <w:pStyle w:val="BodyDoubleSpace05FirstLine"/>
      </w:pPr>
      <w:r>
        <w:t>All tubes were then subjected to a maximum damage treatment after the first conductivity measurements to quantify maximum conductivity for each sample. All test tubes were placed in a water bath at 98°C for 1 hour and then left to cool at room temperature for 15 minutes before the second conductivity measurement.</w:t>
      </w:r>
    </w:p>
    <w:p w14:paraId="3926C191" w14:textId="77777777" w:rsidR="00B97031" w:rsidRDefault="00B97031" w:rsidP="00B97031">
      <w:pPr>
        <w:pStyle w:val="BodyDoubleSpace05FirstLine"/>
      </w:pPr>
      <w:r>
        <w:t xml:space="preserve">The cell membrane stability value (CMS) used for data analysis was calculated as one minus the proportion of treatment final conductivity to treatment group maximum conductivity divided by one minus the proportion of control final conductivity to control group maximum conductivity. Thus, larger values correspond with higher tolerance to temperature stress </w:t>
      </w:r>
      <w:r>
        <w:fldChar w:fldCharType="begin"/>
      </w:r>
      <w:r>
        <w:instrText xml:space="preserve"> ADDIN EN.CITE &lt;EndNote&gt;&lt;Cite&gt;&lt;Author&gt;Gajanayake&lt;/Author&gt;&lt;Year&gt;2011&lt;/Year&gt;&lt;IDText&gt;Screening Ornamental Pepper Cultivars for Temperature Tolerance Using Pollen and Physiological Parameters&lt;/IDText&gt;&lt;DisplayText&gt;(Gajanayake et al. 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fldChar w:fldCharType="separate"/>
      </w:r>
      <w:r>
        <w:rPr>
          <w:noProof/>
        </w:rPr>
        <w:t>(Gajanayake et al. 2011)</w:t>
      </w:r>
      <w:r>
        <w:fldChar w:fldCharType="end"/>
      </w:r>
      <w:r>
        <w:t>.</w:t>
      </w:r>
    </w:p>
    <w:p w14:paraId="1EDCA06F" w14:textId="77777777" w:rsidR="00B97031" w:rsidRPr="002D1B0F" w:rsidRDefault="00B97031" w:rsidP="00B97031">
      <w:pPr>
        <w:pStyle w:val="Figure"/>
        <w:spacing w:line="360" w:lineRule="auto"/>
        <w:rPr>
          <w:iCs/>
        </w:rPr>
      </w:pPr>
      <m:oMathPara>
        <m:oMath>
          <m:r>
            <m:rPr>
              <m:sty m:val="p"/>
            </m:rPr>
            <w:rPr>
              <w:rFonts w:ascii="Cambria Math" w:eastAsiaTheme="minorEastAsia" w:hAnsi="Cambria Math"/>
            </w:rPr>
            <m:t>CMS</m:t>
          </m:r>
          <m:r>
            <m:rPr>
              <m:sty m:val="p"/>
            </m:rPr>
            <w:rPr>
              <w:rFonts w:ascii="Cambria Math" w:hAnsi="Cambria Math"/>
            </w:rPr>
            <m:t xml:space="preserve">= </m:t>
          </m:r>
          <m:f>
            <m:fPr>
              <m:ctrlPr>
                <w:rPr>
                  <w:rFonts w:ascii="Cambria Math" w:hAnsi="Cambria Math"/>
                  <w:iCs/>
                </w:rPr>
              </m:ctrlPr>
            </m:fPr>
            <m:num>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1-(Treatment</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max</m:t>
                      </m:r>
                    </m:sub>
                  </m:sSub>
                  <m:r>
                    <m:rPr>
                      <m:sty m:val="p"/>
                    </m:rPr>
                    <w:rPr>
                      <w:rFonts w:ascii="Cambria Math" w:hAnsi="Cambria Math"/>
                    </w:rPr>
                    <m:t>)</m:t>
                  </m:r>
                </m:den>
              </m:f>
            </m:num>
            <m:den>
              <m:r>
                <m:rPr>
                  <m:sty m:val="p"/>
                </m:rPr>
                <w:rPr>
                  <w:rFonts w:ascii="Cambria Math" w:hAnsi="Cambria Math"/>
                </w:rPr>
                <m:t>1-(</m:t>
              </m:r>
              <m:f>
                <m:fPr>
                  <m:type m:val="lin"/>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value</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max</m:t>
                      </m:r>
                    </m:sub>
                  </m:sSub>
                  <m:r>
                    <m:rPr>
                      <m:sty m:val="p"/>
                    </m:rPr>
                    <w:rPr>
                      <w:rFonts w:ascii="Cambria Math" w:hAnsi="Cambria Math"/>
                    </w:rPr>
                    <m:t>)</m:t>
                  </m:r>
                </m:den>
              </m:f>
            </m:den>
          </m:f>
        </m:oMath>
      </m:oMathPara>
    </w:p>
    <w:p w14:paraId="1103841D" w14:textId="77777777" w:rsidR="00B97031" w:rsidRDefault="00B97031" w:rsidP="00B97031">
      <w:pPr>
        <w:pStyle w:val="GS4"/>
        <w:spacing w:line="360" w:lineRule="auto"/>
      </w:pPr>
      <w:r>
        <w:t>Chlorophyll Content Stability</w:t>
      </w:r>
    </w:p>
    <w:p w14:paraId="4EF01271" w14:textId="77777777" w:rsidR="00B97031" w:rsidRDefault="00B97031" w:rsidP="00B97031">
      <w:pPr>
        <w:pStyle w:val="BodyDoubleSpace05FirstLine"/>
      </w:pPr>
      <w:r>
        <w:t xml:space="preserve">Mishra et al. </w:t>
      </w:r>
      <w:r>
        <w:fldChar w:fldCharType="begin"/>
      </w:r>
      <w:r>
        <w:instrText xml:space="preserve"> ADDIN EN.CITE &lt;EndNote&gt;&lt;Cite ExcludeAuth="1"&gt;&lt;Author&gt;Mishra&lt;/Author&gt;&lt;Year&gt;2011&lt;/Year&gt;&lt;IDText&gt;Chlorophyll fluorescence emission as a reporter on cold tolerance in Arabidopsis thaliana accessions&lt;/IDText&gt;&lt;DisplayText&gt;(2011)&lt;/DisplayText&gt;&lt;record&gt;&lt;keywords&gt;&lt;keyword&gt;Binding&lt;/keyword&gt;&lt;keyword&gt;Proteins&lt;/keyword&gt;&lt;keyword&gt;Landes&lt;/keyword&gt;&lt;keyword&gt;Calcium&lt;/keyword&gt;&lt;keyword&gt;Bioscience&lt;/keyword&gt;&lt;keyword&gt;Biology&lt;/keyword&gt;&lt;keyword&gt;Cell&lt;/keyword&gt;&lt;keyword&gt;Cycle&lt;/keyword&gt;&lt;keyword&gt;Cancer&lt;/keyword&gt;&lt;keyword&gt;Organogenesis&lt;/keyword&gt;&lt;keyword&gt;Arabidopsis - physiology&lt;/keyword&gt;&lt;keyword&gt;Cold Temperature&lt;/keyword&gt;&lt;keyword&gt;Stress, Physiological&lt;/keyword&gt;&lt;keyword&gt;Electrolytes - metabolism&lt;/keyword&gt;&lt;keyword&gt;Fluorescence&lt;/keyword&gt;&lt;keyword&gt;Acclimatization&lt;/keyword&gt;&lt;keyword&gt;Chlorophyll - physiology&lt;/keyword&gt;&lt;keyword&gt;Index Medicus&lt;/keyword&gt;&lt;keyword&gt;Research Paper&lt;/keyword&gt;&lt;keyword&gt;cold acclimation&lt;/keyword&gt;&lt;keyword&gt;natural accessions&lt;/keyword&gt;&lt;keyword&gt;electrolyte leakage&lt;/keyword&gt;&lt;keyword&gt;chlorophyll fluorescence&lt;/keyword&gt;&lt;keyword&gt;high-throughput screening&lt;/keyword&gt;&lt;/keywords&gt;&lt;urls&gt;&lt;related-urls&gt;&lt;/related-urls&gt;&lt;/urls&gt;&lt;isbn&gt;1559-2316&lt;/isbn&gt;&lt;titles&gt;&lt;title&gt;Chlorophyll fluorescence emission as a reporter on cold tolerance in Arabidopsis thaliana accessions&lt;/title&gt;&lt;secondary-title&gt;Plant signaling &amp;amp; behavior&lt;/secondary-title&gt;&lt;/titles&gt;&lt;pages&gt;301-310&lt;/pages&gt;&lt;number&gt;2&lt;/number&gt;&lt;contributors&gt;&lt;authors&gt;&lt;author&gt;Mishra, Anamika&lt;/author&gt;&lt;author&gt;Mishra, Kumud B.&lt;/author&gt;&lt;author&gt;Höermiller, Imke I.&lt;/author&gt;&lt;author&gt;Heyer, Arnd G.&lt;/author&gt;&lt;author&gt;Nedbal, Ladislav&lt;/author&gt;&lt;/authors&gt;&lt;/contributors&gt;&lt;added-date format="utc"&gt;1606407650&lt;/added-date&gt;&lt;pub-location&gt;United States&lt;/pub-location&gt;&lt;ref-type name="Journal Article"&gt;17&lt;/ref-type&gt;&lt;dates&gt;&lt;year&gt;2011&lt;/year&gt;&lt;/dates&gt;&lt;rec-number&gt;582&lt;/rec-number&gt;&lt;publisher&gt;Taylor &amp;amp; Francis&lt;/publisher&gt;&lt;last-updated-date format="utc"&gt;1638225323&lt;/last-updated-date&gt;&lt;electronic-resource-num&gt;10.4161/psb.6.2.15278&lt;/electronic-resource-num&gt;&lt;volume&gt;6&lt;/volume&gt;&lt;/record&gt;&lt;/Cite&gt;&lt;/EndNote&gt;</w:instrText>
      </w:r>
      <w:r>
        <w:fldChar w:fldCharType="separate"/>
      </w:r>
      <w:r>
        <w:rPr>
          <w:noProof/>
        </w:rPr>
        <w:t>(2011)</w:t>
      </w:r>
      <w:r>
        <w:fldChar w:fldCharType="end"/>
      </w:r>
      <w:r>
        <w:t xml:space="preserve"> reported on the use of chlorophyll fluorescence as a measure of cold tolerance and Wahid et al. </w:t>
      </w:r>
      <w:r>
        <w:fldChar w:fldCharType="begin"/>
      </w:r>
      <w:r>
        <w:instrText xml:space="preserve"> ADDIN EN.CITE &lt;EndNote&gt;&lt;Cite ExcludeAuth="1"&gt;&lt;Author&gt;Wahid&lt;/Author&gt;&lt;Year&gt;2007&lt;/Year&gt;&lt;IDText&gt;Heat tolerance in plants: An overview&lt;/IDText&gt;&lt;DisplayText&gt;(2007)&lt;/DisplayText&gt;&lt;record&gt;&lt;dates&gt;&lt;pub-dates&gt;&lt;date&gt;2007-12-01&lt;/date&gt;&lt;/pub-dates&gt;&lt;year&gt;2007&lt;/year&gt;&lt;/dates&gt;&lt;isbn&gt;0098-8472&lt;/isbn&gt;&lt;titles&gt;&lt;title&gt;Heat tolerance in plants: An overview&lt;/title&gt;&lt;secondary-title&gt;Environmental and Experimental Botany&lt;/secondary-title&gt;&lt;/titles&gt;&lt;pages&gt;199-223&lt;/pages&gt;&lt;number&gt;3&lt;/number&gt;&lt;access-date&gt;2021-09-23T19:42:19&lt;/access-date&gt;&lt;contributors&gt;&lt;authors&gt;&lt;author&gt;Wahid, A&lt;/author&gt;&lt;author&gt;Gelani, S&lt;/author&gt;&lt;author&gt;Ashraf, M&lt;/author&gt;&lt;author&gt;Foolad, M&lt;/author&gt;&lt;/authors&gt;&lt;/contributors&gt;&lt;added-date format="utc"&gt;1632426145&lt;/added-date&gt;&lt;ref-type name="Journal Article"&gt;17&lt;/ref-type&gt;&lt;rec-number&gt;104&lt;/rec-number&gt;&lt;publisher&gt;Elsevier BV&lt;/publisher&gt;&lt;last-updated-date format="utc"&gt;1632426146&lt;/last-updated-date&gt;&lt;electronic-resource-num&gt;10.1016/j.envexpbot.2007.05.011&lt;/electronic-resource-num&gt;&lt;volume&gt;61&lt;/volume&gt;&lt;/record&gt;&lt;/Cite&gt;&lt;/EndNote&gt;</w:instrText>
      </w:r>
      <w:r>
        <w:fldChar w:fldCharType="separate"/>
      </w:r>
      <w:r>
        <w:rPr>
          <w:noProof/>
        </w:rPr>
        <w:t>(2007)</w:t>
      </w:r>
      <w:r>
        <w:fldChar w:fldCharType="end"/>
      </w:r>
      <w:r>
        <w:t xml:space="preserve"> discussed the correlation between chlorophyll fluorescence and heat tolerance. We were interested in both cold and heat tolerance in this study. We used a chlorophyll meter (Opti-Sciences CCM-300) to measure chlorophyll content. The chlorophyll meter measures the fluorescence emitted at 735nm/700nm for a constant leaf area and uses a ratio based on experiments by Gittelson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measure chlorophyll content in mg/m</w:t>
      </w:r>
      <w:r>
        <w:rPr>
          <w:vertAlign w:val="superscript"/>
        </w:rPr>
        <w:t>2</w:t>
      </w:r>
      <w:r>
        <w:t xml:space="preserve">. Two intact leaves were removed from the middle of the plant. One leaf was used for the heat treatment and the other was used for the cold treatment. Each leaf was cut in half and placed in a </w:t>
      </w:r>
      <w:r>
        <w:lastRenderedPageBreak/>
        <w:t xml:space="preserve">labeled petri dish. One half was placed in the treatment temperature and the other half was placed in a control setting at room temperature. The chlorophyll content was measured for both halves before and after the temperature treatment. </w:t>
      </w:r>
    </w:p>
    <w:p w14:paraId="6B0064F2" w14:textId="77777777" w:rsidR="00B97031" w:rsidRDefault="00B97031" w:rsidP="00B97031">
      <w:pPr>
        <w:pStyle w:val="BodyDoubleSpace05FirstLine"/>
      </w:pPr>
      <w:r>
        <w:t>The high temperature treatment was 60°C for 1 hour. The leaf halves in the cold treatment were subjected to 4°C for 1 hour followed by 1 hour in -18°C. The leaf halves were moved to room temperature for two hours prior to the second cold treatment measurement. Leaves in all treatments were kept in complete darkness.</w:t>
      </w:r>
    </w:p>
    <w:p w14:paraId="092D8756" w14:textId="77777777" w:rsidR="00B97031" w:rsidRDefault="00B97031" w:rsidP="00B97031">
      <w:pPr>
        <w:pStyle w:val="BodyDoubleSpace05FirstLine"/>
      </w:pPr>
      <w:r w:rsidRPr="00E83544">
        <w:t>To control for initial variation in chlorophyll among individuals, we</w:t>
      </w:r>
      <w:r>
        <w:t xml:space="preserve"> quantified chlorophyll content stability by</w:t>
      </w:r>
      <w:r w:rsidRPr="00E83544">
        <w:t xml:space="preserve"> </w:t>
      </w:r>
      <w:r>
        <w:t>incorporating the initial and final measurements for both the treatment and control into</w:t>
      </w:r>
      <w:r w:rsidRPr="00E83544">
        <w:t xml:space="preserve"> one </w:t>
      </w:r>
      <w:r>
        <w:t>value</w:t>
      </w:r>
      <w:r w:rsidRPr="00E83544">
        <w:t xml:space="preserve">. The chlorophyll content </w:t>
      </w:r>
      <w:r>
        <w:t xml:space="preserve">stability </w:t>
      </w:r>
      <w:r w:rsidRPr="00E83544">
        <w:t>ratio (CHPL) was calculated as the compliment of the difference between the proportions</w:t>
      </w:r>
      <w:r>
        <w:t xml:space="preserve"> of the final treatment chlorophyll content to the initial treatment chlorophyll content and final control chlorophyll content to initial control chlorophyll content. Thus, larger values correspond with higher temperature toleranc</w:t>
      </w:r>
      <w:r w:rsidRPr="003248B2">
        <w:t>e.</w:t>
      </w:r>
    </w:p>
    <w:p w14:paraId="32ADA59E" w14:textId="77777777" w:rsidR="00B97031" w:rsidRPr="002D1B0F" w:rsidRDefault="00B97031" w:rsidP="00B97031">
      <w:pPr>
        <w:pStyle w:val="Figure"/>
        <w:spacing w:line="360" w:lineRule="auto"/>
        <w:rPr>
          <w:iCs/>
        </w:rPr>
      </w:pPr>
      <m:oMathPara>
        <m:oMath>
          <m:r>
            <m:rPr>
              <m:sty m:val="p"/>
            </m:rPr>
            <w:rPr>
              <w:rFonts w:ascii="Cambria Math" w:hAnsi="Cambria Math"/>
            </w:rPr>
            <m:t>CHPL= 1-</m:t>
          </m:r>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Control</m:t>
                      </m:r>
                    </m:e>
                    <m:sub>
                      <m:r>
                        <m:rPr>
                          <m:sty m:val="p"/>
                        </m:rPr>
                        <w:rPr>
                          <w:rFonts w:ascii="Cambria Math" w:hAnsi="Cambria Math"/>
                        </w:rPr>
                        <m:t>initial</m:t>
                      </m:r>
                    </m:sub>
                  </m:sSub>
                </m:den>
              </m:f>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Treatment</m:t>
                      </m:r>
                    </m:e>
                    <m:sub>
                      <m:r>
                        <m:rPr>
                          <m:sty m:val="p"/>
                        </m:rPr>
                        <w:rPr>
                          <w:rFonts w:ascii="Cambria Math" w:hAnsi="Cambria Math"/>
                        </w:rPr>
                        <m:t>initial</m:t>
                      </m:r>
                    </m:sub>
                  </m:sSub>
                </m:den>
              </m:f>
            </m:e>
          </m:d>
        </m:oMath>
      </m:oMathPara>
    </w:p>
    <w:p w14:paraId="4AB75ACA" w14:textId="77777777" w:rsidR="00B97031" w:rsidRDefault="00B97031" w:rsidP="00B97031">
      <w:pPr>
        <w:pStyle w:val="GS4"/>
        <w:spacing w:line="360" w:lineRule="auto"/>
      </w:pPr>
      <w:r>
        <w:t>Photosynthesis</w:t>
      </w:r>
    </w:p>
    <w:p w14:paraId="7722E0A7" w14:textId="77777777" w:rsidR="00B97031" w:rsidRDefault="00B97031" w:rsidP="00B97031">
      <w:pPr>
        <w:pStyle w:val="BodyDoubleSpace05FirstLine"/>
      </w:pPr>
      <w:r>
        <w:t>We used a LI-6400 infrared gas analyzer with a red/blue light source to measure net photosynthetic rate (µmol CO</w:t>
      </w:r>
      <w:r>
        <w:rPr>
          <w:vertAlign w:val="subscript"/>
        </w:rPr>
        <w:t>2</w:t>
      </w:r>
      <w:r>
        <w:t>m</w:t>
      </w:r>
      <w:r>
        <w:rPr>
          <w:vertAlign w:val="superscript"/>
        </w:rPr>
        <w:t>-2</w:t>
      </w:r>
      <w:r>
        <w:t>s</w:t>
      </w:r>
      <w:r>
        <w:rPr>
          <w:vertAlign w:val="superscript"/>
        </w:rPr>
        <w:t>-1</w:t>
      </w:r>
      <w:r>
        <w:t>) on leaves before and after the whole plant was exposed to the temperature treatment. The following settings were used for photosynthesis measurements: flow rate 500 μmol s</w:t>
      </w:r>
      <w:r>
        <w:rPr>
          <w:vertAlign w:val="superscript"/>
        </w:rPr>
        <w:t>-1</w:t>
      </w:r>
      <w:r>
        <w:t>, reference CO</w:t>
      </w:r>
      <w:r>
        <w:rPr>
          <w:vertAlign w:val="subscript"/>
        </w:rPr>
        <w:t>2</w:t>
      </w:r>
      <w:r>
        <w:t xml:space="preserve"> 420 μmol CO</w:t>
      </w:r>
      <w:r>
        <w:rPr>
          <w:vertAlign w:val="subscript"/>
        </w:rPr>
        <w:t>2</w:t>
      </w:r>
      <w:r>
        <w:t xml:space="preserve"> mol</w:t>
      </w:r>
      <w:r>
        <w:rPr>
          <w:vertAlign w:val="superscript"/>
        </w:rPr>
        <w:t>-1</w:t>
      </w:r>
      <w:r>
        <w:t>, reference H</w:t>
      </w:r>
      <w:r>
        <w:rPr>
          <w:vertAlign w:val="subscript"/>
        </w:rPr>
        <w:t>2</w:t>
      </w:r>
      <w:r>
        <w:t>O 0 mmol H</w:t>
      </w:r>
      <w:r>
        <w:rPr>
          <w:vertAlign w:val="subscript"/>
        </w:rPr>
        <w:t>2</w:t>
      </w:r>
      <w:r>
        <w:t>O mol</w:t>
      </w:r>
      <w:r>
        <w:rPr>
          <w:vertAlign w:val="superscript"/>
        </w:rPr>
        <w:t>-1</w:t>
      </w:r>
      <w:r>
        <w:t>, ParIn_μml 400 μmol m</w:t>
      </w:r>
      <w:r>
        <w:rPr>
          <w:vertAlign w:val="superscript"/>
        </w:rPr>
        <w:t>-2</w:t>
      </w:r>
      <w:r>
        <w:t xml:space="preserve"> s</w:t>
      </w:r>
      <w:r>
        <w:rPr>
          <w:vertAlign w:val="superscript"/>
        </w:rPr>
        <w:t>-1</w:t>
      </w:r>
      <w:r>
        <w:t xml:space="preserve">. </w:t>
      </w:r>
    </w:p>
    <w:p w14:paraId="10116EBE" w14:textId="77777777" w:rsidR="00B97031" w:rsidRDefault="00B97031" w:rsidP="00B97031">
      <w:pPr>
        <w:pStyle w:val="BodyDoubleSpace05FirstLine"/>
      </w:pPr>
      <w:r>
        <w:t xml:space="preserve">The high temperature treatment was 33°C and the low temperature treatment was 10°C. All four ramets, if alive, for the 52 genets were subjected to both treatments with a rest period of </w:t>
      </w:r>
      <w:r>
        <w:lastRenderedPageBreak/>
        <w:t>one week between them. The proportion of the photosynthetic rate measurement after the treatment to before was calculated as our measure of photosynthetic temperature tolerance (PS). Any ratio value below zero and above one was omitted prior to analysis.</w:t>
      </w:r>
    </w:p>
    <w:p w14:paraId="07D21D1C" w14:textId="77777777" w:rsidR="00B97031" w:rsidRPr="002D1B0F" w:rsidRDefault="00B97031" w:rsidP="00B97031">
      <w:pPr>
        <w:pStyle w:val="Figure"/>
        <w:spacing w:line="360" w:lineRule="auto"/>
        <w:rPr>
          <w:iCs/>
        </w:rPr>
      </w:pPr>
      <m:oMathPara>
        <m:oMath>
          <m:r>
            <m:rPr>
              <m:sty m:val="p"/>
            </m:rPr>
            <w:rPr>
              <w:rFonts w:ascii="Cambria Math" w:eastAsiaTheme="minorEastAsia" w:hAnsi="Cambria Math"/>
            </w:rPr>
            <m:t>PS</m:t>
          </m:r>
          <m:r>
            <m:rPr>
              <m:sty m:val="p"/>
            </m:rPr>
            <w:rPr>
              <w:rFonts w:ascii="Cambria Math" w:hAnsi="Cambria Math"/>
            </w:rPr>
            <m:t xml:space="preserve">= </m:t>
          </m:r>
          <m:f>
            <m:fPr>
              <m:ctrlPr>
                <w:rPr>
                  <w:rFonts w:ascii="Cambria Math" w:hAnsi="Cambria Math"/>
                  <w:iCs/>
                </w:rPr>
              </m:ctrlPr>
            </m:fPr>
            <m:num>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final</m:t>
                  </m:r>
                </m:sub>
              </m:sSub>
            </m:num>
            <m:den>
              <m:sSub>
                <m:sSubPr>
                  <m:ctrlPr>
                    <w:rPr>
                      <w:rFonts w:ascii="Cambria Math" w:hAnsi="Cambria Math"/>
                      <w:iCs/>
                    </w:rPr>
                  </m:ctrlPr>
                </m:sSubPr>
                <m:e>
                  <m:r>
                    <m:rPr>
                      <m:sty m:val="p"/>
                    </m:rPr>
                    <w:rPr>
                      <w:rFonts w:ascii="Cambria Math" w:hAnsi="Cambria Math"/>
                    </w:rPr>
                    <m:t>Net Photosynthetic rate</m:t>
                  </m:r>
                </m:e>
                <m:sub>
                  <m:r>
                    <m:rPr>
                      <m:sty m:val="p"/>
                    </m:rPr>
                    <w:rPr>
                      <w:rFonts w:ascii="Cambria Math" w:hAnsi="Cambria Math"/>
                    </w:rPr>
                    <m:t>initial</m:t>
                  </m:r>
                </m:sub>
              </m:sSub>
            </m:den>
          </m:f>
        </m:oMath>
      </m:oMathPara>
    </w:p>
    <w:p w14:paraId="22B3637C" w14:textId="5809EA23" w:rsidR="00B97031" w:rsidRDefault="00B97031" w:rsidP="00B97031">
      <w:pPr>
        <w:pStyle w:val="GS3"/>
        <w:spacing w:line="360" w:lineRule="auto"/>
      </w:pPr>
      <w:bookmarkStart w:id="4" w:name="_Toc107827640"/>
      <w:bookmarkStart w:id="5" w:name="_Toc108537001"/>
      <w:r>
        <w:t xml:space="preserve">Experiment </w:t>
      </w:r>
      <w:r>
        <w:t>1</w:t>
      </w:r>
      <w:r>
        <w:t>: Reproductive Traits</w:t>
      </w:r>
      <w:bookmarkEnd w:id="4"/>
      <w:bookmarkEnd w:id="5"/>
    </w:p>
    <w:p w14:paraId="56FC5B3F" w14:textId="77777777" w:rsidR="00B97031" w:rsidRDefault="00B97031" w:rsidP="00B97031">
      <w:pPr>
        <w:pStyle w:val="BodyDoubleSpace05FirstLine"/>
      </w:pPr>
      <w:r>
        <w:t>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Bacto-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t xml:space="preserve">) following the protocol of Reddy and Kakani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t xml:space="preserve">. The dusted plates were each placed at one of the five temperature treatments (10°C, 20°C, 25°C, 30°C, 40°C) for 16 hours in a refrigerator (10°C), Conviron E7/2 environmental chamber (20°C), or three drying ovens (25°C, 30°C, 40°C). After the temperature treatments, each plate was covered with a thin layer of ethanol to halt further pollen tube growth and stored at 4°C until data collection could begin. Four pictures of each plate were taken using a microscope (Leica DM500 microscope, Leica ICC50 HD camera) and the LAS EZ 2.1.0 software. </w:t>
      </w:r>
    </w:p>
    <w:p w14:paraId="2A455981" w14:textId="77777777" w:rsidR="00B97031" w:rsidRDefault="00B97031" w:rsidP="00B97031">
      <w:pPr>
        <w:pStyle w:val="BodyDoubleSpace05FirstLine"/>
      </w:pPr>
      <w:r>
        <w:t xml:space="preserve">Pollen germination (Germ) was measured by counting the number of pollen grains that produced pollen tubes and dividing that by the total number of pollen grains observed. All pollen grains in an image were counted until at least 100 pollen grains were observed. Pollen was considered germinated if it produced a tube that was at least half the diameter of the pollen grain. </w:t>
      </w:r>
      <w:r>
        <w:lastRenderedPageBreak/>
        <w:t xml:space="preserve">We used the percentage of pollen grains with tubes out of the total number of pollen grains as our measure of pollen germination. </w:t>
      </w:r>
    </w:p>
    <w:p w14:paraId="418766A1" w14:textId="77777777" w:rsidR="00B97031" w:rsidRDefault="00B97031" w:rsidP="00B97031">
      <w:pPr>
        <w:pStyle w:val="BodyDoubleSpace05FirstLine"/>
      </w:pPr>
      <w:r>
        <w:t xml:space="preserve">Pollen tube growth rate (PTGR) was determined by first measuring the 10 longest pollen tubes in each of the 4 images using the software ImageJ </w:t>
      </w:r>
      <w:r>
        <w:fldChar w:fldCharType="begin"/>
      </w:r>
      <w:r>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Pr>
          <w:noProof/>
        </w:rPr>
        <w:t>(Schneider et al. 2012)</w:t>
      </w:r>
      <w:r>
        <w:fldChar w:fldCharType="end"/>
      </w:r>
      <w:r>
        <w:t xml:space="preserve">. The actual length of each tube was calculated by tracing the length of each tube, calculating length in pixels, and then calibrating each measurement with a stage micrometer. We calculated the mean of the 20 longest tubes out of the 40 measured per plate and estimated growth rate by dividing the mean length by the time allowed for growth (16 hours). </w:t>
      </w:r>
    </w:p>
    <w:p w14:paraId="17D0BC01" w14:textId="77777777" w:rsidR="00B97031" w:rsidRPr="00B97031" w:rsidRDefault="00B97031" w:rsidP="00B97031">
      <w:pPr>
        <w:pStyle w:val="BodyDoubleSpace05FirstLine"/>
        <w:ind w:firstLine="0"/>
      </w:pPr>
    </w:p>
    <w:p w14:paraId="2F0122DD" w14:textId="3ED1E13D" w:rsidR="00135D0A" w:rsidRDefault="00135D0A" w:rsidP="00135D0A">
      <w:pPr>
        <w:pStyle w:val="GS3"/>
      </w:pPr>
      <w:r>
        <w:t xml:space="preserve">Experiment </w:t>
      </w:r>
      <w:r w:rsidR="00B97031">
        <w:t>2</w:t>
      </w:r>
    </w:p>
    <w:p w14:paraId="59A34BC1" w14:textId="77777777" w:rsidR="00135D0A" w:rsidRPr="00135D0A" w:rsidRDefault="00135D0A" w:rsidP="00135D0A">
      <w:pPr>
        <w:pStyle w:val="GS3"/>
        <w:rPr>
          <w:i/>
          <w:iCs/>
        </w:rPr>
      </w:pPr>
      <w:r w:rsidRPr="00135D0A">
        <w:rPr>
          <w:i/>
          <w:iCs/>
        </w:rPr>
        <w:t>Pre-Pollination Dependent Variables</w:t>
      </w:r>
      <w:bookmarkEnd w:id="2"/>
      <w:bookmarkEnd w:id="3"/>
    </w:p>
    <w:p w14:paraId="689E124A" w14:textId="77777777" w:rsidR="00135D0A" w:rsidRPr="00FF6B53" w:rsidRDefault="00135D0A" w:rsidP="00135D0A">
      <w:pPr>
        <w:pStyle w:val="BodyDoubleSpace05FirstLine"/>
        <w:ind w:firstLine="0"/>
        <w:rPr>
          <w:i/>
          <w:iCs/>
        </w:rPr>
      </w:pPr>
      <w:r>
        <w:rPr>
          <w:i/>
          <w:iCs/>
        </w:rPr>
        <w:t xml:space="preserve">Modified protocol adapted from </w:t>
      </w:r>
      <w:r w:rsidRPr="00FF6B53">
        <w:rPr>
          <w:i/>
          <w:iCs/>
        </w:rPr>
        <w:t xml:space="preserve">Diaz and Macnair </w:t>
      </w:r>
      <w:r w:rsidRPr="00FF6B53">
        <w:rPr>
          <w:i/>
          <w:iCs/>
        </w:rPr>
        <w:fldChar w:fldCharType="begin"/>
      </w:r>
      <w:r w:rsidRPr="00FF6B53">
        <w:rPr>
          <w:i/>
          <w:iCs/>
        </w:rP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Pr="00FF6B53">
        <w:rPr>
          <w:i/>
          <w:iCs/>
        </w:rPr>
        <w:fldChar w:fldCharType="separate"/>
      </w:r>
      <w:r w:rsidRPr="00FF6B53">
        <w:rPr>
          <w:i/>
          <w:iCs/>
          <w:noProof/>
        </w:rPr>
        <w:t>(1999)</w:t>
      </w:r>
      <w:r w:rsidRPr="00FF6B53">
        <w:rPr>
          <w:i/>
          <w:iCs/>
        </w:rPr>
        <w:fldChar w:fldCharType="end"/>
      </w:r>
    </w:p>
    <w:p w14:paraId="13307F4C" w14:textId="77777777" w:rsidR="00135D0A" w:rsidRDefault="00135D0A" w:rsidP="00135D0A">
      <w:pPr>
        <w:pStyle w:val="BodyDoubleSpace05FirstLine"/>
      </w:pPr>
      <w:r>
        <w:t>The flowers with petals removed were stored in Eppendorf tubes (1.5 mL) with ethanol for 24 hours and then washed with deionized water.  The tubes were then filled with 1M NaOH and placed in a heat block at 70°C for 2 minutes to soften the floral structures before a final wash in deionized water. The flowers were then stained in 0.1% aniline blue with 0.1M K</w:t>
      </w:r>
      <w:r>
        <w:rPr>
          <w:vertAlign w:val="subscript"/>
        </w:rPr>
        <w:t>3</w:t>
      </w:r>
      <w:r>
        <w:t>PO</w:t>
      </w:r>
      <w:r>
        <w:rPr>
          <w:vertAlign w:val="subscript"/>
        </w:rPr>
        <w:t>4</w:t>
      </w:r>
      <w:r>
        <w:t xml:space="preserve"> for 24 hours in darkness. </w:t>
      </w:r>
    </w:p>
    <w:p w14:paraId="469034FD" w14:textId="77777777" w:rsidR="00135D0A" w:rsidRPr="00135D0A" w:rsidRDefault="00135D0A" w:rsidP="00135D0A">
      <w:pPr>
        <w:pStyle w:val="GS3"/>
        <w:rPr>
          <w:i/>
          <w:iCs/>
        </w:rPr>
      </w:pPr>
      <w:bookmarkStart w:id="7" w:name="_Toc107827659"/>
      <w:bookmarkStart w:id="8" w:name="_Toc108537021"/>
      <w:r w:rsidRPr="00135D0A">
        <w:rPr>
          <w:i/>
          <w:iCs/>
        </w:rPr>
        <w:t>Post-Pollination Dependent Variables</w:t>
      </w:r>
      <w:bookmarkEnd w:id="7"/>
      <w:bookmarkEnd w:id="8"/>
    </w:p>
    <w:p w14:paraId="254DB876" w14:textId="77777777" w:rsidR="00135D0A" w:rsidRDefault="00135D0A" w:rsidP="00135D0A">
      <w:pPr>
        <w:pStyle w:val="BodyDoubleSpace05FirstLine"/>
      </w:pPr>
      <w:r>
        <w:t xml:space="preserve">We used 40°C to determine how plants differ in germination at high temperatures and whether pollen development in long-term high heat affects pollen germination at high temperatures. One flower from each plant in the treatment group was collected for pollen germination. Pollen was collected from the mature flower, identified by petals in an open position perpendicular to the anthers and a fully developed stigma (if flower was </w:t>
      </w:r>
      <w:r>
        <w:lastRenderedPageBreak/>
        <w:t>hermaphroditic). Since horsenettle is naturally buzz pollinated, we used a handmade device to vibrate anthers and release pollen directly onto an agar/growth medium contained in petri dishes. We used a 3% Bacto-Agar based growth medium (</w:t>
      </w:r>
      <w:r>
        <w:rPr>
          <w:szCs w:val="24"/>
        </w:rPr>
        <w:t>sucrose, Ca(NO</w:t>
      </w:r>
      <w:r>
        <w:rPr>
          <w:szCs w:val="24"/>
          <w:vertAlign w:val="subscript"/>
        </w:rPr>
        <w:t>3</w:t>
      </w:r>
      <w:r>
        <w:rPr>
          <w:szCs w:val="24"/>
        </w:rPr>
        <w:t>)</w:t>
      </w:r>
      <w:r>
        <w:rPr>
          <w:szCs w:val="24"/>
          <w:vertAlign w:val="subscript"/>
        </w:rPr>
        <w:t>2</w:t>
      </w:r>
      <w:r>
        <w:rPr>
          <w:szCs w:val="24"/>
        </w:rPr>
        <w:t>, MgSO</w:t>
      </w:r>
      <w:r>
        <w:rPr>
          <w:szCs w:val="24"/>
          <w:vertAlign w:val="subscript"/>
        </w:rPr>
        <w:t>4</w:t>
      </w:r>
      <w:r>
        <w:rPr>
          <w:szCs w:val="24"/>
        </w:rPr>
        <w:t>, KNO</w:t>
      </w:r>
      <w:r>
        <w:rPr>
          <w:szCs w:val="24"/>
          <w:vertAlign w:val="subscript"/>
        </w:rPr>
        <w:t>3</w:t>
      </w:r>
      <w:r>
        <w:rPr>
          <w:szCs w:val="24"/>
        </w:rPr>
        <w:t>, H</w:t>
      </w:r>
      <w:r>
        <w:rPr>
          <w:szCs w:val="24"/>
          <w:vertAlign w:val="subscript"/>
        </w:rPr>
        <w:t>3</w:t>
      </w:r>
      <w:r>
        <w:rPr>
          <w:szCs w:val="24"/>
        </w:rPr>
        <w:t>BO</w:t>
      </w:r>
      <w:r>
        <w:rPr>
          <w:szCs w:val="24"/>
          <w:vertAlign w:val="subscript"/>
        </w:rPr>
        <w:t>3</w:t>
      </w:r>
      <w:r>
        <w:rPr>
          <w:szCs w:val="24"/>
        </w:rPr>
        <w:t xml:space="preserve">) following the protocol of Reddy and Kakani </w:t>
      </w:r>
      <w:r>
        <w:rPr>
          <w:szCs w:val="24"/>
        </w:rPr>
        <w:fldChar w:fldCharType="begin"/>
      </w:r>
      <w:r>
        <w:rPr>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Pr>
          <w:szCs w:val="24"/>
        </w:rPr>
        <w:fldChar w:fldCharType="separate"/>
      </w:r>
      <w:r>
        <w:rPr>
          <w:noProof/>
          <w:szCs w:val="24"/>
        </w:rPr>
        <w:t>(2007)</w:t>
      </w:r>
      <w:r>
        <w:rPr>
          <w:szCs w:val="24"/>
        </w:rPr>
        <w:fldChar w:fldCharType="end"/>
      </w:r>
      <w:r>
        <w:rPr>
          <w:szCs w:val="24"/>
        </w:rPr>
        <w:t>. Immediately after dispersal of pollen, the plate was placed in a drying oven at 40</w:t>
      </w:r>
      <w:r>
        <w:t>°C for 16 hours. Three pictures of the pollen on the petri dish were then taken using a microscope mounted with a camera (</w:t>
      </w:r>
      <w:bookmarkStart w:id="9" w:name="_Hlk104466607"/>
      <w:r>
        <w:t>Leica DM500 microscope, Leica ICC50 HD camera) and the LAS EZ 2.1.0 software</w:t>
      </w:r>
      <w:bookmarkEnd w:id="9"/>
      <w:r>
        <w:t xml:space="preserve">. To avoid sampling bias, each petri dish was positioned so pollen visible to the naked eye was under the objective. The petri dish was not repositioned once pollen grains were viewed under magnification. Pollen germination was measured by counting the number of pollen grains that produced tubes of at least half the diameter of the pollen grain. The final pollen germination variable equaled the number of grains germinated divided by the total number of pollen grains assessed. All pollen grains in a picture were counted. The number of pictures used depended on the number required to count at least 100 pollen grains.  </w:t>
      </w:r>
    </w:p>
    <w:p w14:paraId="31AA4595" w14:textId="77777777" w:rsidR="00135D0A" w:rsidRDefault="00135D0A" w:rsidP="00135D0A">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Horsenettle has a self-incompatibility system, which prevents plants with the same S allele from fertilizing one another. The self-incompatibility system is a measure to prevent inbreeding. We mixed pollen from multiple populations from the north and south to ensure that there was the opportunity for </w:t>
      </w:r>
      <w:r>
        <w:lastRenderedPageBreak/>
        <w:t xml:space="preserve">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t>
      </w:r>
    </w:p>
    <w:p w14:paraId="6C3C403D" w14:textId="77777777" w:rsidR="00135D0A" w:rsidRDefault="00135D0A" w:rsidP="00135D0A">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34CE367B" w14:textId="77777777" w:rsidR="00135D0A" w:rsidRDefault="00135D0A" w:rsidP="00135D0A">
      <w:pPr>
        <w:pStyle w:val="GS4"/>
        <w:spacing w:line="360" w:lineRule="auto"/>
        <w:rPr>
          <w:i w:val="0"/>
          <w:iCs/>
        </w:rPr>
      </w:pPr>
    </w:p>
    <w:sectPr w:rsidR="00135D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33AF"/>
    <w:rsid w:val="00022319"/>
    <w:rsid w:val="000F5CEB"/>
    <w:rsid w:val="00135D0A"/>
    <w:rsid w:val="003452CB"/>
    <w:rsid w:val="00661FAF"/>
    <w:rsid w:val="00893226"/>
    <w:rsid w:val="00B97031"/>
    <w:rsid w:val="00FD33AF"/>
    <w:rsid w:val="00FF6B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E2652"/>
  <w15:chartTrackingRefBased/>
  <w15:docId w15:val="{D6B127C9-F31B-4881-9E6A-C1B89DCBF1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qFormat/>
    <w:rsid w:val="00135D0A"/>
    <w:pPr>
      <w:keepNext/>
      <w:spacing w:after="0" w:line="240" w:lineRule="auto"/>
      <w:outlineLvl w:val="1"/>
    </w:pPr>
    <w:rPr>
      <w:rFonts w:ascii="Times New Roman" w:eastAsiaTheme="min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
    <w:name w:val="Figure"/>
    <w:basedOn w:val="Normal"/>
    <w:qFormat/>
    <w:rsid w:val="00FD33AF"/>
    <w:pPr>
      <w:keepNext/>
      <w:spacing w:after="240" w:line="240" w:lineRule="auto"/>
      <w:jc w:val="center"/>
    </w:pPr>
    <w:rPr>
      <w:rFonts w:ascii="Times New Roman" w:eastAsia="Calibri" w:hAnsi="Times New Roman" w:cs="Times New Roman"/>
      <w:sz w:val="24"/>
    </w:rPr>
  </w:style>
  <w:style w:type="paragraph" w:customStyle="1" w:styleId="BodyDoubleSpace05FirstLine">
    <w:name w:val="Body Double Space 0.5 First Line"/>
    <w:basedOn w:val="Normal"/>
    <w:next w:val="Normal"/>
    <w:qFormat/>
    <w:rsid w:val="00FD33AF"/>
    <w:pPr>
      <w:spacing w:after="0" w:line="480" w:lineRule="auto"/>
      <w:ind w:firstLine="720"/>
    </w:pPr>
    <w:rPr>
      <w:rFonts w:ascii="Times New Roman" w:eastAsia="Calibri" w:hAnsi="Times New Roman" w:cs="Times New Roman"/>
      <w:sz w:val="24"/>
    </w:rPr>
  </w:style>
  <w:style w:type="paragraph" w:customStyle="1" w:styleId="GS3">
    <w:name w:val="GS3"/>
    <w:basedOn w:val="Normal"/>
    <w:next w:val="BodyDoubleSpace05FirstLine"/>
    <w:qFormat/>
    <w:rsid w:val="00FD33AF"/>
    <w:pPr>
      <w:keepNext/>
      <w:keepLines/>
      <w:spacing w:after="0" w:line="480" w:lineRule="auto"/>
      <w:outlineLvl w:val="2"/>
    </w:pPr>
    <w:rPr>
      <w:rFonts w:ascii="Times New Roman" w:eastAsia="Calibri" w:hAnsi="Times New Roman" w:cs="Times New Roman"/>
      <w:b/>
      <w:sz w:val="24"/>
    </w:rPr>
  </w:style>
  <w:style w:type="paragraph" w:customStyle="1" w:styleId="GS4">
    <w:name w:val="GS4"/>
    <w:basedOn w:val="Normal"/>
    <w:next w:val="BodyDoubleSpace05FirstLine"/>
    <w:qFormat/>
    <w:rsid w:val="00FD33AF"/>
    <w:pPr>
      <w:keepNext/>
      <w:keepLines/>
      <w:spacing w:after="0" w:line="480" w:lineRule="auto"/>
      <w:outlineLvl w:val="3"/>
    </w:pPr>
    <w:rPr>
      <w:rFonts w:ascii="Times New Roman" w:eastAsia="Calibri" w:hAnsi="Times New Roman" w:cs="Times New Roman"/>
      <w:b/>
      <w:i/>
      <w:sz w:val="24"/>
    </w:rPr>
  </w:style>
  <w:style w:type="character" w:customStyle="1" w:styleId="Heading2Char">
    <w:name w:val="Heading 2 Char"/>
    <w:basedOn w:val="DefaultParagraphFont"/>
    <w:link w:val="Heading2"/>
    <w:uiPriority w:val="9"/>
    <w:rsid w:val="00135D0A"/>
    <w:rPr>
      <w:rFonts w:ascii="Times New Roman" w:eastAsiaTheme="minorEastAsia" w:hAnsi="Times New Roman" w:cs="Times New Roman"/>
      <w:b/>
      <w:bCs/>
      <w:sz w:val="24"/>
      <w:szCs w:val="24"/>
    </w:rPr>
  </w:style>
  <w:style w:type="character" w:styleId="Hyperlink">
    <w:name w:val="Hyperlink"/>
    <w:uiPriority w:val="99"/>
    <w:rsid w:val="00135D0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hyperlink" Target="mailto:steven.travers@ndsu.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2973C066DB346CA9B69F491FD975E4A"/>
        <w:category>
          <w:name w:val="General"/>
          <w:gallery w:val="placeholder"/>
        </w:category>
        <w:types>
          <w:type w:val="bbPlcHdr"/>
        </w:types>
        <w:behaviors>
          <w:behavior w:val="content"/>
        </w:behaviors>
        <w:guid w:val="{1A9DD24B-A02C-4555-99BC-296583B4A7FC}"/>
      </w:docPartPr>
      <w:docPartBody>
        <w:p w:rsidR="009103A8" w:rsidRDefault="003E2D7F" w:rsidP="003E2D7F">
          <w:pPr>
            <w:pStyle w:val="B2973C066DB346CA9B69F491FD975E4A"/>
          </w:pPr>
          <w:r w:rsidRPr="002E57B7">
            <w:rPr>
              <w:rStyle w:val="PlaceholderText"/>
              <w:rFonts w:cstheme="minorHAnsi"/>
            </w:rPr>
            <w:t>Click here to enter text.</w:t>
          </w:r>
        </w:p>
      </w:docPartBody>
    </w:docPart>
    <w:docPart>
      <w:docPartPr>
        <w:name w:val="19D9B1E52CE14D4F8CB49982FD81AD6E"/>
        <w:category>
          <w:name w:val="General"/>
          <w:gallery w:val="placeholder"/>
        </w:category>
        <w:types>
          <w:type w:val="bbPlcHdr"/>
        </w:types>
        <w:behaviors>
          <w:behavior w:val="content"/>
        </w:behaviors>
        <w:guid w:val="{B773C467-777C-4EB5-B259-08CCF241C91E}"/>
      </w:docPartPr>
      <w:docPartBody>
        <w:p w:rsidR="009103A8" w:rsidRDefault="003E2D7F" w:rsidP="003E2D7F">
          <w:pPr>
            <w:pStyle w:val="19D9B1E52CE14D4F8CB49982FD81AD6E"/>
          </w:pPr>
          <w:r w:rsidRPr="00F550E9">
            <w:rPr>
              <w:rStyle w:val="PlaceholderText"/>
              <w:rFonts w:cstheme="minorHAnsi"/>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D7F"/>
    <w:rsid w:val="000A0B56"/>
    <w:rsid w:val="00165A01"/>
    <w:rsid w:val="003E2D7F"/>
    <w:rsid w:val="0061642F"/>
    <w:rsid w:val="00886C99"/>
    <w:rsid w:val="009103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E2D7F"/>
    <w:rPr>
      <w:color w:val="808080"/>
    </w:rPr>
  </w:style>
  <w:style w:type="paragraph" w:customStyle="1" w:styleId="B2973C066DB346CA9B69F491FD975E4A">
    <w:name w:val="B2973C066DB346CA9B69F491FD975E4A"/>
    <w:rsid w:val="003E2D7F"/>
  </w:style>
  <w:style w:type="paragraph" w:customStyle="1" w:styleId="19D9B1E52CE14D4F8CB49982FD81AD6E">
    <w:name w:val="19D9B1E52CE14D4F8CB49982FD81AD6E"/>
    <w:rsid w:val="003E2D7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7</Pages>
  <Words>3793</Words>
  <Characters>21623</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12-29T15:50:00Z</dcterms:created>
  <dcterms:modified xsi:type="dcterms:W3CDTF">2024-02-23T19:11:00Z</dcterms:modified>
</cp:coreProperties>
</file>